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537F7801" w14:textId="5E9AC2FC" w:rsidR="00CA3825" w:rsidRPr="0059061E" w:rsidRDefault="00CA3825">
      <w:pPr>
        <w:rPr>
          <w:b/>
          <w:bCs/>
          <w:u w:val="single"/>
        </w:rPr>
      </w:pPr>
      <w:r>
        <w:rPr>
          <w:b/>
          <w:bCs/>
          <w:u w:val="single"/>
        </w:rPr>
        <w:t>Section A (conservation investment)</w:t>
      </w:r>
    </w:p>
    <w:p w14:paraId="09A543AC" w14:textId="2CC31814" w:rsidR="00541021" w:rsidRDefault="00541021">
      <w:pPr>
        <w:rPr>
          <w:b/>
          <w:bCs/>
        </w:rPr>
      </w:pPr>
      <w:r>
        <w:rPr>
          <w:b/>
          <w:bCs/>
        </w:rPr>
        <w:t xml:space="preserve">Introduction </w:t>
      </w:r>
    </w:p>
    <w:p w14:paraId="17D9F2C0" w14:textId="77777777" w:rsidR="0048247B"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r w:rsidR="00C473D2">
        <w:fldChar w:fldCharType="begin"/>
      </w:r>
      <w:r w:rsidR="00B526C4">
        <w:instrText xml:space="preserve"> 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73D2">
        <w:fldChar w:fldCharType="separate"/>
      </w:r>
      <w:r w:rsidR="00B526C4" w:rsidRPr="00B526C4">
        <w:rPr>
          <w:rFonts w:ascii="Calibri" w:hAnsi="Calibri" w:cs="Calibri"/>
        </w:rPr>
        <w:t>(Echols et al., 2019; Waldron et al., 2013)</w:t>
      </w:r>
      <w:r w:rsidR="00C473D2">
        <w:fldChar w:fldCharType="end"/>
      </w:r>
      <w:r>
        <w:t>.</w:t>
      </w:r>
      <w:r w:rsidR="0009789E">
        <w:t xml:space="preserve"> </w:t>
      </w:r>
      <w:r w:rsidR="00395C8B">
        <w:t xml:space="preserve">It 2016, the </w:t>
      </w:r>
      <w:r w:rsidR="00EE160C">
        <w:t>amount of</w:t>
      </w:r>
      <w:r w:rsidR="00395C8B">
        <w:t xml:space="preserve"> money</w:t>
      </w:r>
      <w:r w:rsidR="00EE160C">
        <w:t xml:space="preserve"> invested</w:t>
      </w:r>
      <w:r w:rsidR="00395C8B">
        <w:t xml:space="preserve"> in conservation projects was</w:t>
      </w:r>
      <w:r w:rsidR="00EE160C">
        <w:t xml:space="preserve"> estimated to be $52 billion per year, yet it is further estimated that between $300 to $400 billion per year will be required to ensure healthy ecosystems across land- and seascapes </w:t>
      </w:r>
      <w:r w:rsidR="00EE160C">
        <w:fldChar w:fldCharType="begin"/>
      </w:r>
      <w:r w:rsidR="00EE160C">
        <w:instrText xml:space="preserve"> ADDIN ZOTERO_ITEM CSL_CITATION {"citationID":"X7HcZYrN","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EE160C">
        <w:fldChar w:fldCharType="separate"/>
      </w:r>
      <w:r w:rsidR="00EE160C" w:rsidRPr="00EE160C">
        <w:rPr>
          <w:rFonts w:ascii="Calibri" w:hAnsi="Calibri" w:cs="Calibri"/>
        </w:rPr>
        <w:t>(Huwyler et al., 2016)</w:t>
      </w:r>
      <w:r w:rsidR="00EE160C">
        <w:fldChar w:fldCharType="end"/>
      </w:r>
      <w:r w:rsidR="00EE160C">
        <w:t xml:space="preserve">. </w:t>
      </w:r>
      <w:r w:rsidR="004829F6">
        <w:t>Although global estimates such as these are unlikely to be accurate, the order of magnitude conveys the scale of the funding challenge.</w:t>
      </w:r>
      <w:r w:rsidR="0009789E">
        <w:t xml:space="preserve"> </w:t>
      </w:r>
      <w:r w:rsidR="00EE160C">
        <w:t xml:space="preserve">Currently, the majority of conservation funding around the </w:t>
      </w:r>
      <w:r w:rsidR="00B526C4">
        <w:t>world</w:t>
      </w:r>
      <w:r w:rsidR="00EE160C">
        <w:t xml:space="preserve"> comes from either government or philanthropic entities, where funds are distributed via grants </w:t>
      </w:r>
      <w:r w:rsidR="00EE160C">
        <w:fldChar w:fldCharType="begin"/>
      </w:r>
      <w:r w:rsidR="00EE160C">
        <w:instrText xml:space="preserve"> ADDIN ZOTERO_ITEM CSL_CITATION {"citationID":"tsY9L4kv","properties":{"formattedCitation":"(Huwyler et al., 2016; Larson et al., 2021)","plainCitation":"(Huwyler et al., 2016; Larson et al., 2021)","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rsidR="00EE160C">
        <w:fldChar w:fldCharType="separate"/>
      </w:r>
      <w:r w:rsidR="00EE160C" w:rsidRPr="00EE160C">
        <w:rPr>
          <w:rFonts w:ascii="Calibri" w:hAnsi="Calibri" w:cs="Calibri"/>
        </w:rPr>
        <w:t>(Huwyler et al., 2016; Larson et al., 2021)</w:t>
      </w:r>
      <w:r w:rsidR="00EE160C">
        <w:fldChar w:fldCharType="end"/>
      </w:r>
      <w:r w:rsidR="00EE160C">
        <w:t>.</w:t>
      </w:r>
      <w:r w:rsidR="00B526C4">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w:t>
      </w:r>
      <w:r w:rsidR="002026D9">
        <w:t xml:space="preserve"> </w:t>
      </w:r>
      <w:r w:rsidR="002026D9">
        <w:fldChar w:fldCharType="begin"/>
      </w:r>
      <w:r w:rsidR="002026D9">
        <w:instrText xml:space="preserve"> 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2026D9">
        <w:fldChar w:fldCharType="separate"/>
      </w:r>
      <w:r w:rsidR="002026D9" w:rsidRPr="002026D9">
        <w:rPr>
          <w:rFonts w:ascii="Calibri" w:hAnsi="Calibri" w:cs="Calibri"/>
        </w:rPr>
        <w:t>(Huwyler et al., 2016)</w:t>
      </w:r>
      <w:r w:rsidR="002026D9">
        <w:fldChar w:fldCharType="end"/>
      </w:r>
      <w:r w:rsidR="00B526C4">
        <w:t>, green bonds,</w:t>
      </w:r>
      <w:r w:rsidR="002026D9">
        <w:t xml:space="preserve"> public-private partnerships, impact investing</w:t>
      </w:r>
      <w:r w:rsidR="00B526C4">
        <w:t>, and government</w:t>
      </w:r>
      <w:r w:rsidR="002026D9">
        <w:t>-led incentives</w:t>
      </w:r>
      <w:r w:rsidR="0048247B">
        <w:t xml:space="preserve"> for private sector investment</w:t>
      </w:r>
      <w:r w:rsidR="002026D9">
        <w:t xml:space="preserve"> through policy, subsidies, loans, and risk mitigation mechanisms </w:t>
      </w:r>
      <w:r w:rsidR="002026D9">
        <w:fldChar w:fldCharType="begin"/>
      </w:r>
      <w:r w:rsidR="002026D9">
        <w:instrText xml:space="preserve"> 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2026D9">
        <w:fldChar w:fldCharType="separate"/>
      </w:r>
      <w:r w:rsidR="002026D9" w:rsidRPr="002026D9">
        <w:rPr>
          <w:rFonts w:ascii="Calibri" w:hAnsi="Calibri" w:cs="Calibri"/>
        </w:rPr>
        <w:t>(Clark et al., 2018)</w:t>
      </w:r>
      <w:r w:rsidR="002026D9">
        <w:fldChar w:fldCharType="end"/>
      </w:r>
      <w:r w:rsidR="002026D9">
        <w:t>.</w:t>
      </w:r>
      <w:r w:rsidR="00B526C4">
        <w:t xml:space="preserve"> </w:t>
      </w:r>
      <w:r w:rsidR="006C730E">
        <w:t>It is hoped that these new approaches will affect both the quantity of funding available, and the distribution mechanisms</w:t>
      </w:r>
      <w:r w:rsidR="0048247B">
        <w:t>, moving</w:t>
      </w:r>
      <w:r w:rsidR="006C730E">
        <w:t xml:space="preserve"> away from short-term grants towards longer-term, sustainable financing </w:t>
      </w:r>
      <w:r w:rsidR="006C730E">
        <w:fldChar w:fldCharType="begin"/>
      </w:r>
      <w:r w:rsidR="006C730E">
        <w:instrText xml:space="preserve"> 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rsidR="006C730E">
        <w:fldChar w:fldCharType="separate"/>
      </w:r>
      <w:r w:rsidR="006C730E" w:rsidRPr="006C730E">
        <w:rPr>
          <w:rFonts w:ascii="Calibri" w:hAnsi="Calibri" w:cs="Calibri"/>
        </w:rPr>
        <w:t>(Echols et al., 2019)</w:t>
      </w:r>
      <w:r w:rsidR="006C730E">
        <w:fldChar w:fldCharType="end"/>
      </w:r>
      <w:r w:rsidR="006C730E">
        <w:t xml:space="preserve">. </w:t>
      </w:r>
      <w:r w:rsidR="002026D9">
        <w:t>Although the development of alternative financing</w:t>
      </w:r>
      <w:r w:rsidR="00BD7186">
        <w:t xml:space="preserve"> models</w:t>
      </w:r>
      <w:r w:rsidR="002026D9">
        <w:t xml:space="preserve"> for the environment is both necessary and promising, they are being developed within a global economy in which government policies, business models, and free-market capitalism still incentivise </w:t>
      </w:r>
      <w:r w:rsidR="00BD7186">
        <w:t xml:space="preserve">the environmental degradation the models are attempting to reduce </w:t>
      </w:r>
      <w:r w:rsidR="00BD7186">
        <w:fldChar w:fldCharType="begin"/>
      </w:r>
      <w:r w:rsidR="00BD7186">
        <w:instrText xml:space="preserve"> 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BD7186">
        <w:fldChar w:fldCharType="separate"/>
      </w:r>
      <w:r w:rsidR="00BD7186" w:rsidRPr="00BD7186">
        <w:rPr>
          <w:rFonts w:ascii="Calibri" w:hAnsi="Calibri" w:cs="Calibri"/>
        </w:rPr>
        <w:t>(Clark et al., 2018)</w:t>
      </w:r>
      <w:r w:rsidR="00BD7186">
        <w:fldChar w:fldCharType="end"/>
      </w:r>
      <w:r w:rsidR="00BD7186">
        <w:t>. It is therefore likely that in the short- to medium-term, conservation practitioners will remain largely reliant on traditional grant</w:t>
      </w:r>
      <w:r w:rsidR="0048247B">
        <w:t>-based funding</w:t>
      </w:r>
      <w:r w:rsidR="00BD7186">
        <w:t xml:space="preserve"> to </w:t>
      </w:r>
      <w:r w:rsidR="0048247B">
        <w:t>implement</w:t>
      </w:r>
      <w:r w:rsidR="00BD7186">
        <w:t xml:space="preserve"> conservation </w:t>
      </w:r>
      <w:r w:rsidR="0048247B">
        <w:t>activities</w:t>
      </w:r>
      <w:r w:rsidR="00BD7186">
        <w:t>.</w:t>
      </w:r>
      <w:r w:rsidR="0048247B">
        <w:t xml:space="preserve"> </w:t>
      </w:r>
    </w:p>
    <w:p w14:paraId="6A35E940" w14:textId="4778FC65" w:rsidR="00FB5AF9" w:rsidRDefault="0048247B">
      <w:r>
        <w:t xml:space="preserve">Despite grant-based funding being the dominant mechanism for conservation investment, very little research has been done to assess the effects of unstable, non-linear budgets on biodiversity outcomes, nor the effects of alternative investment strategies. </w:t>
      </w:r>
      <w:r w:rsidR="00557CD4">
        <w:t xml:space="preserve">Given the lack of adequate funding for conservation, </w:t>
      </w:r>
      <w:r w:rsidR="002D0B72">
        <w:t xml:space="preserve">to have the greatest positive effect on </w:t>
      </w:r>
      <w:r w:rsidR="00DD4CC6">
        <w:t>biodiversity</w:t>
      </w:r>
      <w:r w:rsidR="002D0B72">
        <w:t xml:space="preserve"> as possible, managers</w:t>
      </w:r>
      <w:r w:rsidR="00DD4CC6">
        <w:t xml:space="preserve"> and conservationists</w:t>
      </w:r>
      <w:r w:rsidR="002D0B72">
        <w:t xml:space="preserve"> need to ensure</w:t>
      </w:r>
      <w:r w:rsidR="004829F6">
        <w:t xml:space="preserve"> the</w:t>
      </w:r>
      <w:r w:rsidR="002D0B72">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rsidR="002D0B72">
        <w:t xml:space="preserve"> Investing conservation funds strategically </w:t>
      </w:r>
      <w:r w:rsidR="00933591">
        <w:t xml:space="preserve">over time </w:t>
      </w:r>
      <w:r w:rsidR="002D0B72">
        <w:t>is made difficult</w:t>
      </w:r>
      <w:r w:rsidR="00557CD4">
        <w:t xml:space="preserve"> when funding is based </w:t>
      </w:r>
      <w:r w:rsidR="001840CA">
        <w:t xml:space="preserve">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rsidR="002D0B72">
        <w:t>. Most conservation projects</w:t>
      </w:r>
      <w:r w:rsidR="001840CA">
        <w:t xml:space="preserve"> or initiatives, even in wealthy countries with relatively well-funded protected area networks,</w:t>
      </w:r>
      <w:r w:rsidR="002D0B72">
        <w:t xml:space="preserve"> rely on</w:t>
      </w:r>
      <w:r w:rsidR="001840CA">
        <w:t xml:space="preserve"> such</w:t>
      </w:r>
      <w:r w:rsidR="0009789E">
        <w:t xml:space="preserve"> short-term</w:t>
      </w:r>
      <w:r w:rsidR="002D0B72">
        <w:t xml:space="preserve"> grants to </w:t>
      </w:r>
      <w:r w:rsidR="0009789E">
        <w:t>launch</w:t>
      </w:r>
      <w:r w:rsidR="002D0B72">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w:t>
      </w:r>
      <w:r w:rsidR="00880E5B">
        <w:t xml:space="preserve"> therefore</w:t>
      </w:r>
      <w:r w:rsidR="001840CA">
        <w:t xml:space="preserve"> reliant on the ability to leverage external funding through grant applications, which are inherently competitive and have low success rate</w:t>
      </w:r>
      <w:r w:rsidR="00880E5B">
        <w:t>s</w:t>
      </w:r>
      <w:r w:rsidR="001840CA">
        <w:t>. Th</w:t>
      </w:r>
      <w:r w:rsidR="00157048">
        <w:t>is funding mechanism means that</w:t>
      </w:r>
      <w:r w:rsidR="001840CA">
        <w:t xml:space="preserv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between grants. During these periods financial expenditure is restricted to minimal core activities, </w:t>
      </w:r>
      <w:r w:rsidR="00A026B2">
        <w:t xml:space="preserve">project activities wind down, staff redundancies occur, and initiatives end. These periods can have serious negative effects on </w:t>
      </w:r>
      <w:r w:rsidR="00A026B2">
        <w:lastRenderedPageBreak/>
        <w:t xml:space="preserve">conservation projects. </w:t>
      </w:r>
      <w:r w:rsidR="00DD4CC6">
        <w:t>Organisations</w:t>
      </w:r>
      <w:r w:rsidR="00A026B2">
        <w:t xml:space="preserve"> lose talented staff and </w:t>
      </w:r>
      <w:r w:rsidR="00880E5B">
        <w:t xml:space="preserve">thus </w:t>
      </w:r>
      <w:r w:rsidR="00A026B2">
        <w:t>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7776CE01" w14:textId="3DEC45BF" w:rsidR="00ED006C" w:rsidRPr="00157048"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w:t>
      </w:r>
      <w:proofErr w:type="spellStart"/>
      <w:r w:rsidR="00F2118A">
        <w:t>projectification</w:t>
      </w:r>
      <w:proofErr w:type="spellEnd"/>
      <w:r w:rsidR="00F2118A">
        <w:t xml:space="preserve">’,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6553C3">
        <w:t xml:space="preserve"> There is</w:t>
      </w:r>
      <w:r w:rsidR="003E0EB2">
        <w:t xml:space="preserve"> also</w:t>
      </w:r>
      <w:r w:rsidR="006553C3">
        <w:t xml:space="preserve"> often a lack of transparency and coordination between funders and grants which reduces cohesion and makes strategic allocation of funds at a broader scale difficult </w:t>
      </w:r>
      <w:r w:rsidR="003E0EB2">
        <w:fldChar w:fldCharType="begin"/>
      </w:r>
      <w:r w:rsidR="003E0EB2">
        <w:instrText xml:space="preserve"> ADDIN ZOTERO_ITEM CSL_CITATION {"citationID":"4YTDWHgY","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rsidR="003E0EB2">
        <w:fldChar w:fldCharType="separate"/>
      </w:r>
      <w:r w:rsidR="003E0EB2" w:rsidRPr="003E0EB2">
        <w:rPr>
          <w:rFonts w:ascii="Calibri" w:hAnsi="Calibri" w:cs="Calibri"/>
        </w:rPr>
        <w:t>(Laufer and Jones, 2021)</w:t>
      </w:r>
      <w:r w:rsidR="003E0EB2">
        <w:fldChar w:fldCharType="end"/>
      </w:r>
      <w:r w:rsidR="006553C3">
        <w:t>.</w:t>
      </w:r>
      <w:r w:rsidR="001D3DF5">
        <w:t xml:space="preserve"> Nevertheless, many conservation projects are unable to fund activities through other means.</w:t>
      </w:r>
      <w:r>
        <w:t xml:space="preserve"> </w:t>
      </w:r>
      <w:r w:rsidR="006F5B1B">
        <w:t>Grants for conservation activities vary in size and duration, with larger</w:t>
      </w:r>
      <w:r w:rsidR="005B3788">
        <w:t xml:space="preserve">, long-term </w:t>
      </w:r>
      <w:r w:rsidR="001D3DF5">
        <w:t xml:space="preserve">grants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w:t>
      </w:r>
      <w:proofErr w:type="spellStart"/>
      <w:r w:rsidR="005B3788">
        <w:t>e.g</w:t>
      </w:r>
      <w:proofErr w:type="spellEnd"/>
      <w:r w:rsidR="005B3788">
        <w:t>, the World Bank) or international development agencies (e.g., the United States Agency for International Development), and often 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 xml:space="preserve">(between </w:t>
      </w:r>
      <w:r w:rsidR="00880E5B">
        <w:t>one</w:t>
      </w:r>
      <w:r w:rsidR="005B3788">
        <w:t xml:space="preserve"> and </w:t>
      </w:r>
      <w:r w:rsidR="00880E5B">
        <w:t>three</w:t>
      </w:r>
      <w:r w:rsidR="005B3788">
        <w:t xml:space="preserve">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w:t>
      </w:r>
      <w:r w:rsidR="00157048">
        <w:t>ohibit</w:t>
      </w:r>
      <w:r w:rsidR="00174F81">
        <w:t xml:space="preserv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5EAA86FD" w14:textId="31A209CD"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157048">
        <w:t>-</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w:t>
      </w:r>
      <w:r w:rsidR="00557CD4">
        <w:t>are</w:t>
      </w:r>
      <w:r w:rsidR="0073155C">
        <w:t xml:space="preserve"> common symptom</w:t>
      </w:r>
      <w:r w:rsidR="00557CD4">
        <w:t>s</w:t>
      </w:r>
      <w:r w:rsidR="0073155C">
        <w:t xml:space="preserve">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CC05EA">
        <w:instrText xml:space="preserve"> 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Ervin, 2003; Utami et al., 2020)</w:t>
      </w:r>
      <w:r w:rsidR="00AA7393">
        <w:fldChar w:fldCharType="end"/>
      </w:r>
      <w:r>
        <w:t>.</w:t>
      </w:r>
      <w:r w:rsidR="00AA7393">
        <w:t xml:space="preserve"> </w:t>
      </w:r>
      <w:r>
        <w:t>Y</w:t>
      </w:r>
      <w:r w:rsidR="00AA7393">
        <w:t xml:space="preserve">et studies that provide broader theoretical insights into long-term investment strategies in the context of finite resources are lacking. There is a large </w:t>
      </w:r>
      <w:r w:rsidR="00AA7393">
        <w:lastRenderedPageBreak/>
        <w:t>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Armsworth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Fishburn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67D5C0D2" w14:textId="3DA3F3B4" w:rsidR="00AA5C2A" w:rsidRPr="00F9337B" w:rsidRDefault="002F4C8B">
      <w:r>
        <w:t>One of the main challenges associated with assessing future conservation implementation and</w:t>
      </w:r>
      <w:r w:rsidR="00F9337B">
        <w:t xml:space="preserve"> predicting</w:t>
      </w:r>
      <w:r>
        <w:t xml:space="preserve"> outcomes is the inherent uncertainty surrounding future conditions </w:t>
      </w:r>
      <w:r>
        <w:fldChar w:fldCharType="begin"/>
      </w:r>
      <w:r>
        <w:instrText xml:space="preserve"> 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fldChar w:fldCharType="separate"/>
      </w:r>
      <w:r w:rsidRPr="002F4C8B">
        <w:rPr>
          <w:rFonts w:ascii="Calibri" w:hAnsi="Calibri" w:cs="Calibri"/>
        </w:rPr>
        <w:t>(McBride et al., 2007)</w:t>
      </w:r>
      <w:r>
        <w:fldChar w:fldCharType="end"/>
      </w:r>
      <w:r>
        <w:t xml:space="preserve">. </w:t>
      </w:r>
      <w:r w:rsidR="00F9337B">
        <w:t>Previous s</w:t>
      </w:r>
      <w:r w:rsidR="00B24D05">
        <w:t xml:space="preserve">tudies have investigated the effects of investment uncertainty (transaction uncertainty and performance uncertainty) on the optimal allocation of conservation funds to land acquisition </w:t>
      </w:r>
      <w:r w:rsidR="00B24D05">
        <w:fldChar w:fldCharType="begin"/>
      </w:r>
      <w:r w:rsidR="00B24D05">
        <w:instrText xml:space="preserve"> 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B24D05">
        <w:fldChar w:fldCharType="separate"/>
      </w:r>
      <w:r w:rsidR="00B24D05" w:rsidRPr="00B24D05">
        <w:rPr>
          <w:rFonts w:ascii="Calibri" w:hAnsi="Calibri" w:cs="Calibri"/>
        </w:rPr>
        <w:t>(McBride et al., 2007)</w:t>
      </w:r>
      <w:r w:rsidR="00B24D05">
        <w:fldChar w:fldCharType="end"/>
      </w:r>
      <w:r w:rsidR="00B24D05">
        <w:t>, and</w:t>
      </w:r>
      <w:r>
        <w:t xml:space="preserve"> </w:t>
      </w:r>
      <w:r w:rsidR="00B24D05">
        <w:t xml:space="preserve">uncertainty surrounding future site conditions (availability and ecological condition) and how this influences the optimal combination of short- and long-term conservation contracts with private landowners </w:t>
      </w:r>
      <w:r w:rsidR="00B24D05">
        <w:fldChar w:fldCharType="begin"/>
      </w:r>
      <w:r w:rsidR="00B24D05">
        <w:instrText xml:space="preserve"> 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 </w:instrText>
      </w:r>
      <w:r w:rsidR="00B24D05">
        <w:fldChar w:fldCharType="separate"/>
      </w:r>
      <w:r w:rsidR="00B24D05" w:rsidRPr="00B24D05">
        <w:rPr>
          <w:rFonts w:ascii="Calibri" w:hAnsi="Calibri" w:cs="Calibri"/>
        </w:rPr>
        <w:t>(Lennox and Armsworth, 2011)</w:t>
      </w:r>
      <w:r w:rsidR="00B24D05">
        <w:fldChar w:fldCharType="end"/>
      </w:r>
      <w:r w:rsidR="00B24D05">
        <w:t>. Yet the uncertainty surrounding changing social-ecological conditions within a single site or landscape over time, and how this may affect biological resources given different investment strategies by the management authority, ha</w:t>
      </w:r>
      <w:r w:rsidR="00F9337B">
        <w:t>s</w:t>
      </w:r>
      <w:r w:rsidR="00B24D05">
        <w:t xml:space="preserve"> yet to be investigated. </w:t>
      </w:r>
      <w:r w:rsidR="00404102">
        <w:t xml:space="preserve">The global </w:t>
      </w:r>
      <w:r w:rsidR="00B24D05">
        <w:t>human populatio</w:t>
      </w:r>
      <w:r w:rsidR="00404102">
        <w:t xml:space="preserve">n is increasing, particularly around protected areas and other ecologically rich landscapes </w:t>
      </w:r>
      <w:r w:rsidR="00404102">
        <w:fldChar w:fldCharType="begin"/>
      </w:r>
      <w:r w:rsidR="00404102">
        <w:instrText xml:space="preserve"> 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 </w:instrText>
      </w:r>
      <w:r w:rsidR="00404102">
        <w:fldChar w:fldCharType="separate"/>
      </w:r>
      <w:r w:rsidR="00404102" w:rsidRPr="00404102">
        <w:rPr>
          <w:rFonts w:ascii="Calibri" w:hAnsi="Calibri" w:cs="Calibri"/>
        </w:rPr>
        <w:t>(Wittemyer et al., 2008)</w:t>
      </w:r>
      <w:r w:rsidR="00404102">
        <w:fldChar w:fldCharType="end"/>
      </w:r>
      <w:r w:rsidR="00404102">
        <w:t xml:space="preserve">, and increasing human populations within these areas increase pressure on natural resources </w:t>
      </w:r>
      <w:r w:rsidR="00404102">
        <w:fldChar w:fldCharType="begin"/>
      </w:r>
      <w:r w:rsidR="00404102">
        <w:instrText xml:space="preserve"> 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 </w:instrText>
      </w:r>
      <w:r w:rsidR="00404102">
        <w:fldChar w:fldCharType="separate"/>
      </w:r>
      <w:r w:rsidR="00404102" w:rsidRPr="00404102">
        <w:rPr>
          <w:rFonts w:ascii="Calibri" w:hAnsi="Calibri" w:cs="Calibri"/>
        </w:rPr>
        <w:t>(Lindsey et al., 2014)</w:t>
      </w:r>
      <w:r w:rsidR="00404102">
        <w:fldChar w:fldCharType="end"/>
      </w:r>
      <w:r w:rsidR="00404102">
        <w:t>. Therefore, understanding how investment decisions by landscape managers affect system dynamics in the context of increasing human pressure and uncertainty, will be critical for developing strategies that maximise conservation gains. Lessons can be learnt from empirical studies that examine past</w:t>
      </w:r>
      <w:r w:rsidR="009B618C">
        <w:t xml:space="preserve"> strategies and the subsequent observed outcomes </w:t>
      </w:r>
      <w:r w:rsidR="009B618C">
        <w:fldChar w:fldCharType="begin"/>
      </w:r>
      <w:r w:rsidR="009B618C">
        <w:instrText xml:space="preserve"> 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9B618C">
        <w:fldChar w:fldCharType="separate"/>
      </w:r>
      <w:r w:rsidR="009B618C" w:rsidRPr="009B618C">
        <w:rPr>
          <w:rFonts w:ascii="Calibri" w:hAnsi="Calibri" w:cs="Calibri"/>
        </w:rPr>
        <w:t>(Santana et al., 2014)</w:t>
      </w:r>
      <w:r w:rsidR="009B618C">
        <w:fldChar w:fldCharType="end"/>
      </w:r>
      <w:r w:rsidR="009B618C">
        <w:t xml:space="preserve">, but using such data to </w:t>
      </w:r>
      <w:r w:rsidR="00BD6B3D">
        <w:t>project</w:t>
      </w:r>
      <w:r w:rsidR="009B618C">
        <w:t xml:space="preserve"> </w:t>
      </w:r>
      <w:r w:rsidR="00FF54F1">
        <w:t>future social-ecological conditions and system dynamics</w:t>
      </w:r>
      <w:r w:rsidR="00404102">
        <w:t xml:space="preserve"> </w:t>
      </w:r>
      <w:r w:rsidR="009B618C">
        <w:t xml:space="preserve">is at best challenging, </w:t>
      </w:r>
      <w:r w:rsidR="004936D7">
        <w:t xml:space="preserve">and </w:t>
      </w:r>
      <w:r w:rsidR="009B618C">
        <w:t xml:space="preserve">at worst misleading </w:t>
      </w:r>
      <w:r w:rsidR="00BD6B3D">
        <w:fldChar w:fldCharType="begin"/>
      </w:r>
      <w:r w:rsidR="00BD6B3D">
        <w:instrText xml:space="preserve"> 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 </w:instrText>
      </w:r>
      <w:r w:rsidR="00BD6B3D">
        <w:fldChar w:fldCharType="separate"/>
      </w:r>
      <w:r w:rsidR="00BD6B3D" w:rsidRPr="00BD6B3D">
        <w:rPr>
          <w:rFonts w:ascii="Calibri" w:hAnsi="Calibri" w:cs="Calibri"/>
        </w:rPr>
        <w:t>(Mouquet et al., 2015)</w:t>
      </w:r>
      <w:r w:rsidR="00BD6B3D">
        <w:fldChar w:fldCharType="end"/>
      </w:r>
      <w:r w:rsidR="009B618C">
        <w:t xml:space="preserve">. </w:t>
      </w:r>
      <w:r w:rsidR="00153E08">
        <w:t>In contrast to empirical studies, s</w:t>
      </w:r>
      <w:r w:rsidR="009B618C">
        <w:t>imulation modelling offers an a</w:t>
      </w:r>
      <w:r w:rsidR="00153E08">
        <w:t>nalytical environment</w:t>
      </w:r>
      <w:r w:rsidR="009B618C">
        <w:t xml:space="preserve"> within which system dynamics can be</w:t>
      </w:r>
      <w:r w:rsidR="00153E08">
        <w:t xml:space="preserve"> stress tested without any real-world </w:t>
      </w:r>
      <w:r w:rsidR="00FF54F1">
        <w:t>consequences</w:t>
      </w:r>
      <w:r w:rsidR="00153E08">
        <w:t xml:space="preserve">. </w:t>
      </w:r>
      <w:r w:rsidR="00AA5C2A" w:rsidRPr="006F5B1B">
        <w:rPr>
          <w:i/>
          <w:iCs/>
        </w:rPr>
        <w:t xml:space="preserve"> </w:t>
      </w:r>
    </w:p>
    <w:p w14:paraId="00CD59C8" w14:textId="459E98F9" w:rsidR="004936D7" w:rsidRPr="004936D7" w:rsidRDefault="004936D7">
      <w:r>
        <w:t xml:space="preserve">Conservationists have for many years relied on both theory and empirical generalisations to make urgent decisions when appropriate data have been lacking </w:t>
      </w:r>
      <w:r w:rsidR="005418B0">
        <w:fldChar w:fldCharType="begin"/>
      </w:r>
      <w:r w:rsidR="005418B0">
        <w:instrText xml:space="preserve"> 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 </w:instrText>
      </w:r>
      <w:r w:rsidR="005418B0">
        <w:fldChar w:fldCharType="separate"/>
      </w:r>
      <w:r w:rsidR="005418B0" w:rsidRPr="005418B0">
        <w:rPr>
          <w:rFonts w:ascii="Calibri" w:hAnsi="Calibri" w:cs="Calibri"/>
        </w:rPr>
        <w:t>(Doak and Mills, 1994)</w:t>
      </w:r>
      <w:r w:rsidR="005418B0">
        <w:fldChar w:fldCharType="end"/>
      </w:r>
      <w:r>
        <w:t xml:space="preserve">. </w:t>
      </w:r>
      <w:r w:rsidR="009037D4">
        <w:t xml:space="preserve">Perhaps borne out of necessity in the past, theoretical models </w:t>
      </w:r>
      <w:r w:rsidR="00E52A8E">
        <w:t>are</w:t>
      </w:r>
      <w:r w:rsidR="009037D4">
        <w:t xml:space="preserve"> now seen as important tool</w:t>
      </w:r>
      <w:r w:rsidR="00E52A8E">
        <w:t>s</w:t>
      </w:r>
      <w:r w:rsidR="009037D4">
        <w:t xml:space="preserve"> for ecologists and conservation biologists</w:t>
      </w:r>
      <w:r w:rsidR="00EE2AFD">
        <w:t xml:space="preserve"> to improve understanding of</w:t>
      </w:r>
      <w:r w:rsidR="009037D4">
        <w:t xml:space="preserve"> </w:t>
      </w:r>
      <w:r w:rsidR="00EE2AFD">
        <w:t xml:space="preserve">their study systems </w:t>
      </w:r>
      <w:r w:rsidR="005418B0">
        <w:fldChar w:fldCharType="begin"/>
      </w:r>
      <w:r w:rsidR="005418B0">
        <w:instrText xml:space="preserve"> 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9037D4">
        <w:t xml:space="preserve">. </w:t>
      </w:r>
      <w:r w:rsidR="00E52A8E">
        <w:t>Mathematical models offer the opportunity to take the well-studied component parts of a complex system and reassemble them in ways that capture their fundamental properties whilst allowing</w:t>
      </w:r>
      <w:r w:rsidR="0074716A">
        <w:t xml:space="preserve"> for</w:t>
      </w:r>
      <w:r w:rsidR="00E52A8E">
        <w:t xml:space="preserve"> the interrogation of</w:t>
      </w:r>
      <w:r w:rsidR="0074716A">
        <w:t xml:space="preserve"> system dynamics</w:t>
      </w:r>
      <w:r w:rsidR="00E52A8E">
        <w:t xml:space="preserve"> </w:t>
      </w:r>
      <w:r w:rsidR="005418B0">
        <w:fldChar w:fldCharType="begin"/>
      </w:r>
      <w:r w:rsidR="005418B0">
        <w:instrText xml:space="preserve"> 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 </w:instrText>
      </w:r>
      <w:r w:rsidR="005418B0">
        <w:fldChar w:fldCharType="separate"/>
      </w:r>
      <w:r w:rsidR="005418B0" w:rsidRPr="005418B0">
        <w:rPr>
          <w:rFonts w:ascii="Calibri" w:hAnsi="Calibri" w:cs="Calibri"/>
        </w:rPr>
        <w:t>(Wilson, 1999)</w:t>
      </w:r>
      <w:r w:rsidR="005418B0">
        <w:fldChar w:fldCharType="end"/>
      </w:r>
      <w:r w:rsidR="00236366">
        <w:t xml:space="preserve">. </w:t>
      </w:r>
      <w:r w:rsidR="000D2B0F">
        <w:t xml:space="preserve">Such models require complex systems to be carefully simplified </w:t>
      </w:r>
      <w:r w:rsidR="004B37BB">
        <w:t>so</w:t>
      </w:r>
      <w:r w:rsidR="000D2B0F">
        <w:t xml:space="preserve"> that theories can be tested </w:t>
      </w:r>
      <w:r w:rsidR="004B37BB">
        <w:t>within a manageable environment</w:t>
      </w:r>
      <w:r w:rsidR="000D2B0F">
        <w:t xml:space="preserve"> </w:t>
      </w:r>
      <w:r w:rsidR="004B37BB">
        <w:t>whilst en</w:t>
      </w:r>
      <w:r w:rsidR="00EE2AFD">
        <w:t>s</w:t>
      </w:r>
      <w:r w:rsidR="004B37BB">
        <w:t>uring</w:t>
      </w:r>
      <w:r w:rsidR="000D2B0F">
        <w:t xml:space="preserve"> fundamental processes are honoured</w:t>
      </w:r>
      <w:r w:rsidR="004B37BB">
        <w:t xml:space="preserve">. </w:t>
      </w:r>
      <w:r w:rsidR="00EE2AFD">
        <w:t xml:space="preserve">The simplification of models to develop and test theory has been seen as an important approach for decades, with the understanding that building models that are all at once manageable, general, realistic, and precise is impossible </w:t>
      </w:r>
      <w:r w:rsidR="005418B0">
        <w:fldChar w:fldCharType="begin"/>
      </w:r>
      <w:r w:rsidR="005418B0">
        <w:instrText xml:space="preserve"> 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 </w:instrText>
      </w:r>
      <w:r w:rsidR="005418B0">
        <w:fldChar w:fldCharType="separate"/>
      </w:r>
      <w:r w:rsidR="005418B0" w:rsidRPr="005418B0">
        <w:rPr>
          <w:rFonts w:ascii="Calibri" w:hAnsi="Calibri" w:cs="Calibri"/>
        </w:rPr>
        <w:t>(Levins, 1966)</w:t>
      </w:r>
      <w:r w:rsidR="005418B0">
        <w:fldChar w:fldCharType="end"/>
      </w:r>
      <w:r w:rsidR="00EE2AFD">
        <w:t xml:space="preserve">. </w:t>
      </w:r>
      <w:r w:rsidR="004B37BB">
        <w:t>The importance and utility of simple theoretical models is easily forgotten in this age of exponentially</w:t>
      </w:r>
      <w:r w:rsidR="0074716A">
        <w:t xml:space="preserve"> increas</w:t>
      </w:r>
      <w:r w:rsidR="004B37BB">
        <w:t>ing</w:t>
      </w:r>
      <w:r w:rsidR="0074716A">
        <w:t xml:space="preserve"> computing power and</w:t>
      </w:r>
      <w:r w:rsidR="00B154DF">
        <w:t xml:space="preserve"> </w:t>
      </w:r>
      <w:r w:rsidR="004B37BB">
        <w:t xml:space="preserve">advanced </w:t>
      </w:r>
      <w:r w:rsidR="0074716A">
        <w:t>statistical</w:t>
      </w:r>
      <w:r w:rsidR="00B154DF">
        <w:t xml:space="preserve"> techniques</w:t>
      </w:r>
      <w:r w:rsidR="004B37BB">
        <w:t>, wh</w:t>
      </w:r>
      <w:r w:rsidR="00EE2AFD">
        <w:t>ich allow</w:t>
      </w:r>
      <w:r w:rsidR="004B37BB">
        <w:t xml:space="preserve"> researchers</w:t>
      </w:r>
      <w:r w:rsidR="00EE2AFD">
        <w:t xml:space="preserve"> to</w:t>
      </w:r>
      <w:r w:rsidR="00B154DF">
        <w:t xml:space="preserve"> </w:t>
      </w:r>
      <w:r w:rsidR="004B37BB">
        <w:t>move</w:t>
      </w:r>
      <w:r w:rsidR="00B154DF">
        <w:t xml:space="preserve"> to</w:t>
      </w:r>
      <w:r w:rsidR="00EE2AFD">
        <w:t>wards</w:t>
      </w:r>
      <w:r w:rsidR="00B154DF">
        <w:t xml:space="preserve"> increasingly complex models and analyses. However, adding complexity and detail to models is not always the best approach as increases in complexity require more data and computation time, analysis and interpretation become more difficult</w:t>
      </w:r>
      <w:r w:rsidR="00EE2AFD">
        <w:t>, and the ability to generalise is lost</w:t>
      </w:r>
      <w:r w:rsidR="00B154DF">
        <w:t xml:space="preserve"> </w:t>
      </w:r>
      <w:r w:rsidR="005418B0">
        <w:fldChar w:fldCharType="begin"/>
      </w:r>
      <w:r w:rsidR="005418B0">
        <w:instrText xml:space="preserve"> 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B154DF">
        <w:t xml:space="preserve">. </w:t>
      </w:r>
      <w:r w:rsidR="00EE2AFD">
        <w:t>Social-ecological systems</w:t>
      </w:r>
      <w:r w:rsidR="00CC05EA">
        <w:t xml:space="preserve"> (SES)</w:t>
      </w:r>
      <w:r w:rsidR="00EE2AFD">
        <w:t xml:space="preserve"> are fundamentally complex, dynamic systems which </w:t>
      </w:r>
      <w:r w:rsidR="00CC05EA">
        <w:t xml:space="preserve">are characterised by non-linear relationships and feedbacks between multiple social and ecological sub-systems </w:t>
      </w:r>
      <w:r w:rsidR="00CC05EA">
        <w:fldChar w:fldCharType="begin"/>
      </w:r>
      <w:r w:rsidR="00CC05EA">
        <w:instrText xml:space="preserve"> 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 </w:instrText>
      </w:r>
      <w:r w:rsidR="00CC05EA">
        <w:fldChar w:fldCharType="separate"/>
      </w:r>
      <w:r w:rsidR="00CC05EA" w:rsidRPr="00CC05EA">
        <w:rPr>
          <w:rFonts w:ascii="Calibri" w:hAnsi="Calibri" w:cs="Calibri"/>
        </w:rPr>
        <w:t>(Berkes et al., 2000)</w:t>
      </w:r>
      <w:r w:rsidR="00CC05EA">
        <w:fldChar w:fldCharType="end"/>
      </w:r>
      <w:r w:rsidR="00CC05EA">
        <w:t xml:space="preserve">. It is </w:t>
      </w:r>
      <w:r w:rsidR="00853F17">
        <w:t>impossible</w:t>
      </w:r>
      <w:r w:rsidR="00CC05EA">
        <w:t xml:space="preserve"> to build a model that captures all components of a SES, and therefore simplified models that simulate the fundamental dynamics are </w:t>
      </w:r>
      <w:r w:rsidR="00CC05EA">
        <w:lastRenderedPageBreak/>
        <w:t>required to test social-ecological theory. Generalised Management Strategy Evaluation</w:t>
      </w:r>
      <w:r w:rsidR="005F6E06">
        <w:t xml:space="preserve"> (GMSE) is a modelling framework that allows the construction of simplified social-ecological systems that are comprised of four fundamental sub-systems, allowing for a huge variety of theoretical investigations </w:t>
      </w:r>
      <w:r w:rsidR="005F6E06">
        <w:fldChar w:fldCharType="begin"/>
      </w:r>
      <w:r w:rsidR="005F6E06">
        <w:instrText xml:space="preserve"> 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5F6E06">
        <w:fldChar w:fldCharType="separate"/>
      </w:r>
      <w:r w:rsidR="005F6E06" w:rsidRPr="005F6E06">
        <w:rPr>
          <w:rFonts w:ascii="Calibri" w:hAnsi="Calibri" w:cs="Calibri"/>
        </w:rPr>
        <w:t>(Bunnefeld et al., 2011; Duthie et al., 2018)</w:t>
      </w:r>
      <w:r w:rsidR="005F6E06">
        <w:fldChar w:fldCharType="end"/>
      </w:r>
      <w:r w:rsidR="005F6E06">
        <w:t xml:space="preserve">. </w:t>
      </w:r>
      <w:r w:rsidR="00CC05EA">
        <w:t xml:space="preserve"> </w:t>
      </w:r>
    </w:p>
    <w:p w14:paraId="7CE6AE84" w14:textId="4A16F894" w:rsidR="00AA5C2A" w:rsidRPr="00762CBF" w:rsidRDefault="00762CBF">
      <w:pPr>
        <w:rPr>
          <w:i/>
          <w:iCs/>
        </w:rPr>
      </w:pPr>
      <w:r>
        <w:t xml:space="preserve">In this study, </w:t>
      </w:r>
      <w:r w:rsidR="00987C10">
        <w:t>we build a</w:t>
      </w:r>
      <w:r w:rsidR="00E42692">
        <w:t xml:space="preserve"> widely applicable</w:t>
      </w:r>
      <w:r w:rsidR="00987C10">
        <w:t xml:space="preserve"> mechanistic model of a generic conservation landscape and use it to investigate the dynamics between different conservation investment strategies and forest loss, in the context of increasing human populations over a period of 50 years. </w:t>
      </w:r>
      <w:r w:rsidR="00E42692">
        <w:t>To</w:t>
      </w:r>
      <w:r w:rsidR="00D168E4">
        <w:t xml:space="preserve"> disentangle and emphasise potential effects of the different investment strategies</w:t>
      </w:r>
      <w:r w:rsidR="00E42692">
        <w:t xml:space="preserve"> on forest loss</w:t>
      </w:r>
      <w:r w:rsidR="00D168E4">
        <w:t>, w</w:t>
      </w:r>
      <w:r w:rsidR="00987C10">
        <w:t>e simplify the system</w:t>
      </w:r>
      <w:r w:rsidR="00D168E4">
        <w:t xml:space="preserve"> so that the actions of the human stakeholders are the only </w:t>
      </w:r>
      <w:r w:rsidR="00E42692">
        <w:t>factors</w:t>
      </w:r>
      <w:r w:rsidR="00D168E4">
        <w:t xml:space="preserve"> influencing forest loss, and we push the investment scenarios to their extremes. We use the GMSE modelling framework</w:t>
      </w:r>
      <w:r w:rsidR="00F9337B">
        <w:t xml:space="preserve"> </w:t>
      </w:r>
      <w:r w:rsidR="00F9337B">
        <w:fldChar w:fldCharType="begin"/>
      </w:r>
      <w:r w:rsidR="00F9337B">
        <w:instrText xml:space="preserve"> 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F9337B">
        <w:fldChar w:fldCharType="separate"/>
      </w:r>
      <w:r w:rsidR="00F9337B" w:rsidRPr="00F9337B">
        <w:rPr>
          <w:rFonts w:ascii="Calibri" w:hAnsi="Calibri" w:cs="Calibri"/>
        </w:rPr>
        <w:t>(Duthie et al., 2018)</w:t>
      </w:r>
      <w:r w:rsidR="00F9337B">
        <w:fldChar w:fldCharType="end"/>
      </w:r>
      <w:r w:rsidR="00D168E4">
        <w:t xml:space="preserve"> to test the effects of five investment scenarios available to the landscape management authority that are designed to reflect real-world conservation funding </w:t>
      </w:r>
      <w:r w:rsidR="001A53E5">
        <w:t>scenarios</w:t>
      </w:r>
      <w:r w:rsidR="00D168E4">
        <w:t>: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w:t>
      </w:r>
      <w:r w:rsidR="001A53E5">
        <w:t xml:space="preserve">, reflecting a core budget that increases or decreases via short-term grants, and 5) a management budget that fluctuates randomly and unpredictably with high variation from the starting value, reflecting a highly variable budget that has no core quantity, and is influenced by short-term grants of varying sizes and durations. </w:t>
      </w:r>
      <w:r w:rsidR="00E42692">
        <w:t xml:space="preserve">This modelling framework in generalised in such a way as to be of interest to landscape managers and conservationists around the world who are reliant on non-linear and unpredictable funding cycles, and offers theoretical insights into the consequences of the business-as-usual conservation funding mechanisms.  </w:t>
      </w:r>
    </w:p>
    <w:p w14:paraId="127C0EF3" w14:textId="77777777" w:rsidR="00AA5C2A" w:rsidRDefault="00AA5C2A"/>
    <w:p w14:paraId="7C3102BE" w14:textId="0DD84672" w:rsidR="007544B5" w:rsidRPr="00541021" w:rsidRDefault="007544B5"/>
    <w:sectPr w:rsidR="007544B5" w:rsidRPr="0054102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0D2B0F"/>
    <w:rsid w:val="00142FB0"/>
    <w:rsid w:val="00153E08"/>
    <w:rsid w:val="00157048"/>
    <w:rsid w:val="00174F81"/>
    <w:rsid w:val="001840CA"/>
    <w:rsid w:val="001A02E0"/>
    <w:rsid w:val="001A53E5"/>
    <w:rsid w:val="001D3DF5"/>
    <w:rsid w:val="002026D9"/>
    <w:rsid w:val="00236366"/>
    <w:rsid w:val="00273E04"/>
    <w:rsid w:val="002D0B72"/>
    <w:rsid w:val="002F4C8B"/>
    <w:rsid w:val="00395C8B"/>
    <w:rsid w:val="003C2DB9"/>
    <w:rsid w:val="003C515D"/>
    <w:rsid w:val="003E0EB2"/>
    <w:rsid w:val="003F30FA"/>
    <w:rsid w:val="00404102"/>
    <w:rsid w:val="00433A2B"/>
    <w:rsid w:val="00480C1B"/>
    <w:rsid w:val="0048247B"/>
    <w:rsid w:val="004829F6"/>
    <w:rsid w:val="004936D7"/>
    <w:rsid w:val="0049467C"/>
    <w:rsid w:val="004B37BB"/>
    <w:rsid w:val="00541021"/>
    <w:rsid w:val="005418B0"/>
    <w:rsid w:val="00557CD4"/>
    <w:rsid w:val="00561CD2"/>
    <w:rsid w:val="005760C1"/>
    <w:rsid w:val="00580838"/>
    <w:rsid w:val="0059061E"/>
    <w:rsid w:val="005B3788"/>
    <w:rsid w:val="005C60D6"/>
    <w:rsid w:val="005F6E06"/>
    <w:rsid w:val="00631154"/>
    <w:rsid w:val="006553C3"/>
    <w:rsid w:val="006C730E"/>
    <w:rsid w:val="006E08DA"/>
    <w:rsid w:val="006F5B1B"/>
    <w:rsid w:val="00700CBF"/>
    <w:rsid w:val="0073155C"/>
    <w:rsid w:val="0074716A"/>
    <w:rsid w:val="007544B5"/>
    <w:rsid w:val="00762CBF"/>
    <w:rsid w:val="007B11B1"/>
    <w:rsid w:val="007E4486"/>
    <w:rsid w:val="00853F17"/>
    <w:rsid w:val="0085488B"/>
    <w:rsid w:val="00880E5B"/>
    <w:rsid w:val="008B6ED5"/>
    <w:rsid w:val="009037D4"/>
    <w:rsid w:val="00933591"/>
    <w:rsid w:val="00974410"/>
    <w:rsid w:val="00987C10"/>
    <w:rsid w:val="009B618C"/>
    <w:rsid w:val="00A026B2"/>
    <w:rsid w:val="00A41803"/>
    <w:rsid w:val="00A91650"/>
    <w:rsid w:val="00AA5C2A"/>
    <w:rsid w:val="00AA7393"/>
    <w:rsid w:val="00B154DF"/>
    <w:rsid w:val="00B24D05"/>
    <w:rsid w:val="00B526C4"/>
    <w:rsid w:val="00BD6B3D"/>
    <w:rsid w:val="00BD7186"/>
    <w:rsid w:val="00C41F69"/>
    <w:rsid w:val="00C4360E"/>
    <w:rsid w:val="00C473D2"/>
    <w:rsid w:val="00C615C6"/>
    <w:rsid w:val="00CA3825"/>
    <w:rsid w:val="00CC05EA"/>
    <w:rsid w:val="00D168E4"/>
    <w:rsid w:val="00D75DAA"/>
    <w:rsid w:val="00DC39B6"/>
    <w:rsid w:val="00DD4CC6"/>
    <w:rsid w:val="00E35EAE"/>
    <w:rsid w:val="00E42692"/>
    <w:rsid w:val="00E52A8E"/>
    <w:rsid w:val="00E85603"/>
    <w:rsid w:val="00ED006C"/>
    <w:rsid w:val="00EE160C"/>
    <w:rsid w:val="00EE2AFD"/>
    <w:rsid w:val="00F01CE0"/>
    <w:rsid w:val="00F2118A"/>
    <w:rsid w:val="00F37EE0"/>
    <w:rsid w:val="00F406BD"/>
    <w:rsid w:val="00F44DB4"/>
    <w:rsid w:val="00F9337B"/>
    <w:rsid w:val="00FB5AF9"/>
    <w:rsid w:val="00FC087C"/>
    <w:rsid w:val="00FF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49</TotalTime>
  <Pages>4</Pages>
  <Words>16877</Words>
  <Characters>96205</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8</cp:revision>
  <dcterms:created xsi:type="dcterms:W3CDTF">2021-05-28T10:06:00Z</dcterms:created>
  <dcterms:modified xsi:type="dcterms:W3CDTF">2021-09-11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MJBlf7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